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B93B91A" w14:textId="6884D61B" w:rsidR="00C35B90" w:rsidRPr="009306C4" w:rsidRDefault="009306C4">
      <w:pPr>
        <w:rPr>
          <w:rFonts w:ascii="Times New Roman" w:hAnsi="Times New Roman" w:cs="Times New Roman"/>
        </w:rPr>
      </w:pPr>
      <w:r w:rsidRPr="009306C4">
        <w:rPr>
          <w:rFonts w:ascii="Times New Roman" w:hAnsi="Times New Roman" w:cs="Times New Roman"/>
        </w:rPr>
        <w:t>Supplementary File 1</w:t>
      </w:r>
    </w:p>
    <w:p w14:paraId="4B16C7EA" w14:textId="44002A62" w:rsidR="009306C4" w:rsidRPr="009306C4" w:rsidRDefault="009306C4">
      <w:pPr>
        <w:rPr>
          <w:rFonts w:ascii="Times New Roman" w:hAnsi="Times New Roman" w:cs="Times New Roman"/>
        </w:rPr>
      </w:pPr>
    </w:p>
    <w:p w14:paraId="6391BFFB" w14:textId="77777777" w:rsidR="009306C4" w:rsidRPr="009306C4" w:rsidRDefault="009306C4" w:rsidP="009306C4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9306C4">
        <w:rPr>
          <w:rFonts w:ascii="Times New Roman" w:hAnsi="Times New Roman" w:cs="Times New Roman"/>
        </w:rPr>
        <w:t>HS reported having gone through various Holocaust experiences, such as being in a concentration or extermination camp (13.1%), being in a labor camp (16.4%), living in a ghetto (18.0%), being in hiding (29.5%), utilizing false documents (9.8%), and having permission from authorities to live as a resident with or without civil</w:t>
      </w:r>
      <w:bookmarkStart w:id="0" w:name="_GoBack"/>
      <w:bookmarkEnd w:id="0"/>
      <w:r w:rsidRPr="009306C4">
        <w:rPr>
          <w:rFonts w:ascii="Times New Roman" w:hAnsi="Times New Roman" w:cs="Times New Roman"/>
        </w:rPr>
        <w:t xml:space="preserve"> restrictions (21.3%). None endorsed having been involved in the army, the resistance, or with the partisans. </w:t>
      </w:r>
    </w:p>
    <w:p w14:paraId="697EE1D0" w14:textId="77777777" w:rsidR="009306C4" w:rsidRPr="009306C4" w:rsidRDefault="009306C4" w:rsidP="009306C4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9306C4">
        <w:rPr>
          <w:rFonts w:ascii="Times New Roman" w:hAnsi="Times New Roman" w:cs="Times New Roman"/>
        </w:rPr>
        <w:tab/>
        <w:t xml:space="preserve">HS also reported their experiences with specific traumatic events related to the Holocaust </w:t>
      </w:r>
      <w:r w:rsidRPr="009306C4">
        <w:rPr>
          <w:rFonts w:ascii="Times New Roman" w:hAnsi="Times New Roman" w:cs="Times New Roman"/>
        </w:rPr>
        <w:fldChar w:fldCharType="begin"/>
      </w:r>
      <w:r w:rsidRPr="009306C4">
        <w:rPr>
          <w:rFonts w:ascii="Times New Roman" w:hAnsi="Times New Roman" w:cs="Times New Roman"/>
        </w:rPr>
        <w:instrText xml:space="preserve"> ADDIN EN.CITE &lt;EndNote&gt;&lt;Cite&gt;&lt;Author&gt;Shrira&lt;/Author&gt;&lt;Year&gt;2019&lt;/Year&gt;&lt;RecNum&gt;1266&lt;/RecNum&gt;&lt;DisplayText&gt;(Shrira&lt;style face="italic"&gt; et al.&lt;/style&gt;, 2019)&lt;/DisplayText&gt;&lt;record&gt;&lt;rec-number&gt;1266&lt;/rec-number&gt;&lt;foreign-keys&gt;&lt;key app="EN" db-id="sa0ss990aeffsnee0vm5s5p7as0erxfp95xz" timestamp="1676365598"&gt;1266&lt;/key&gt;&lt;/foreign-keys&gt;&lt;ref-type name="Journal Article"&gt;17&lt;/ref-type&gt;&lt;contributors&gt;&lt;authors&gt;&lt;author&gt;Shrira, Amit&lt;/author&gt;&lt;author&gt;Mollov, Benjamin&lt;/author&gt;&lt;author&gt;Mudahogora, Chantal&lt;/author&gt;&lt;/authors&gt;&lt;/contributors&gt;&lt;titles&gt;&lt;title&gt;Complex PTSD and intergenerational transmission of distress and resilience among Tutsi genocide survivors and their offspring: A preliminary report&lt;/title&gt;&lt;secondary-title&gt;Psychiatry Research&lt;/secondary-title&gt;&lt;/titles&gt;&lt;periodical&gt;&lt;full-title&gt;Psychiatry Research&lt;/full-title&gt;&lt;abbr-1&gt;Psychiatry Res.&lt;/abbr-1&gt;&lt;abbr-2&gt;Psychiatry Res&lt;/abbr-2&gt;&lt;/periodical&gt;&lt;pages&gt;121-123&lt;/pages&gt;&lt;volume&gt;271&lt;/volume&gt;&lt;dates&gt;&lt;year&gt;2019&lt;/year&gt;&lt;/dates&gt;&lt;isbn&gt;0165-1781&lt;/isbn&gt;&lt;urls&gt;&lt;/urls&gt;&lt;/record&gt;&lt;/Cite&gt;&lt;/EndNote&gt;</w:instrText>
      </w:r>
      <w:r w:rsidRPr="009306C4">
        <w:rPr>
          <w:rFonts w:ascii="Times New Roman" w:hAnsi="Times New Roman" w:cs="Times New Roman"/>
        </w:rPr>
        <w:fldChar w:fldCharType="separate"/>
      </w:r>
      <w:r w:rsidRPr="009306C4">
        <w:rPr>
          <w:rFonts w:ascii="Times New Roman" w:hAnsi="Times New Roman" w:cs="Times New Roman"/>
          <w:noProof/>
        </w:rPr>
        <w:t>(Shrira</w:t>
      </w:r>
      <w:r w:rsidRPr="009306C4">
        <w:rPr>
          <w:rFonts w:ascii="Times New Roman" w:hAnsi="Times New Roman" w:cs="Times New Roman"/>
          <w:i/>
          <w:noProof/>
        </w:rPr>
        <w:t xml:space="preserve"> et al.</w:t>
      </w:r>
      <w:r w:rsidRPr="009306C4">
        <w:rPr>
          <w:rFonts w:ascii="Times New Roman" w:hAnsi="Times New Roman" w:cs="Times New Roman"/>
          <w:noProof/>
        </w:rPr>
        <w:t>, 2019)</w:t>
      </w:r>
      <w:r w:rsidRPr="009306C4">
        <w:rPr>
          <w:rFonts w:ascii="Times New Roman" w:hAnsi="Times New Roman" w:cs="Times New Roman"/>
        </w:rPr>
        <w:fldChar w:fldCharType="end"/>
      </w:r>
      <w:r w:rsidRPr="009306C4">
        <w:rPr>
          <w:rFonts w:ascii="Times New Roman" w:hAnsi="Times New Roman" w:cs="Times New Roman"/>
        </w:rPr>
        <w:t xml:space="preserve">, including being personally injured (19.7%), having a family member who was injured (69.5%), having lost a family member other than parents (83.6%), having experienced hunger (72.9%), having caught a disease (31.7%), having been exposed to abuse (56.7%), and having been exposed to harsh living conditions (80.3%). Many reported that either or both of their parents died during the war (i.e., due to disease, hunger or were murdered by the Nazis, 43.1%). </w:t>
      </w:r>
    </w:p>
    <w:p w14:paraId="5566CB4A" w14:textId="77777777" w:rsidR="009306C4" w:rsidRPr="009306C4" w:rsidRDefault="009306C4">
      <w:pPr>
        <w:rPr>
          <w:rFonts w:ascii="Times New Roman" w:hAnsi="Times New Roman" w:cs="Times New Roman"/>
        </w:rPr>
      </w:pPr>
    </w:p>
    <w:sectPr w:rsidR="009306C4" w:rsidRPr="009306C4" w:rsidSect="00596C3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5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06C4"/>
    <w:rsid w:val="00063B0D"/>
    <w:rsid w:val="0007227A"/>
    <w:rsid w:val="0007584F"/>
    <w:rsid w:val="000A4B9F"/>
    <w:rsid w:val="000E72B5"/>
    <w:rsid w:val="000F77FD"/>
    <w:rsid w:val="00104FDB"/>
    <w:rsid w:val="00140426"/>
    <w:rsid w:val="00155D3C"/>
    <w:rsid w:val="00185CB2"/>
    <w:rsid w:val="001A5C07"/>
    <w:rsid w:val="001C1295"/>
    <w:rsid w:val="001C1408"/>
    <w:rsid w:val="00232B5A"/>
    <w:rsid w:val="00290A1F"/>
    <w:rsid w:val="002B0811"/>
    <w:rsid w:val="002C2B6A"/>
    <w:rsid w:val="002D133A"/>
    <w:rsid w:val="002E76C7"/>
    <w:rsid w:val="002F1DC2"/>
    <w:rsid w:val="0030235D"/>
    <w:rsid w:val="00310069"/>
    <w:rsid w:val="0031224E"/>
    <w:rsid w:val="00331A90"/>
    <w:rsid w:val="00344CF8"/>
    <w:rsid w:val="00364E31"/>
    <w:rsid w:val="00383016"/>
    <w:rsid w:val="004322BA"/>
    <w:rsid w:val="00435E22"/>
    <w:rsid w:val="00454550"/>
    <w:rsid w:val="004559AD"/>
    <w:rsid w:val="0048148B"/>
    <w:rsid w:val="004B1F7C"/>
    <w:rsid w:val="004B3C57"/>
    <w:rsid w:val="004D02E2"/>
    <w:rsid w:val="004D0CF0"/>
    <w:rsid w:val="004E1F9E"/>
    <w:rsid w:val="00536A57"/>
    <w:rsid w:val="00540E26"/>
    <w:rsid w:val="00596C3D"/>
    <w:rsid w:val="005B20F5"/>
    <w:rsid w:val="005D54CF"/>
    <w:rsid w:val="005F1054"/>
    <w:rsid w:val="005F4775"/>
    <w:rsid w:val="005F4A46"/>
    <w:rsid w:val="00641E8B"/>
    <w:rsid w:val="006725B8"/>
    <w:rsid w:val="00692BF8"/>
    <w:rsid w:val="006A5F00"/>
    <w:rsid w:val="006B367C"/>
    <w:rsid w:val="006C35DF"/>
    <w:rsid w:val="006F3880"/>
    <w:rsid w:val="007466CA"/>
    <w:rsid w:val="007C2BB4"/>
    <w:rsid w:val="007D4E0D"/>
    <w:rsid w:val="007D5A7A"/>
    <w:rsid w:val="008151C8"/>
    <w:rsid w:val="0081798F"/>
    <w:rsid w:val="008359F0"/>
    <w:rsid w:val="0087346D"/>
    <w:rsid w:val="008F77F4"/>
    <w:rsid w:val="00912B5D"/>
    <w:rsid w:val="009306C4"/>
    <w:rsid w:val="009D1FA8"/>
    <w:rsid w:val="009E1D14"/>
    <w:rsid w:val="009E34F9"/>
    <w:rsid w:val="009F35B9"/>
    <w:rsid w:val="00A14B35"/>
    <w:rsid w:val="00A266B8"/>
    <w:rsid w:val="00A86F29"/>
    <w:rsid w:val="00AB0973"/>
    <w:rsid w:val="00AB5B86"/>
    <w:rsid w:val="00AD66B7"/>
    <w:rsid w:val="00B006B9"/>
    <w:rsid w:val="00B564A6"/>
    <w:rsid w:val="00B742B3"/>
    <w:rsid w:val="00B81373"/>
    <w:rsid w:val="00BB07B6"/>
    <w:rsid w:val="00C35B90"/>
    <w:rsid w:val="00C40149"/>
    <w:rsid w:val="00C43457"/>
    <w:rsid w:val="00C541C7"/>
    <w:rsid w:val="00CC41AF"/>
    <w:rsid w:val="00CC43D7"/>
    <w:rsid w:val="00CC4C06"/>
    <w:rsid w:val="00CC6F3F"/>
    <w:rsid w:val="00D6039B"/>
    <w:rsid w:val="00D86FB4"/>
    <w:rsid w:val="00D94214"/>
    <w:rsid w:val="00DB04DF"/>
    <w:rsid w:val="00E12027"/>
    <w:rsid w:val="00F95ED5"/>
    <w:rsid w:val="00FB2B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89A1764"/>
  <w14:defaultImageDpi w14:val="32767"/>
  <w15:chartTrackingRefBased/>
  <w15:docId w15:val="{2B846557-3FEA-B24D-B3AE-2B84824770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06</Words>
  <Characters>1746</Characters>
  <Application>Microsoft Office Word</Application>
  <DocSecurity>0</DocSecurity>
  <Lines>14</Lines>
  <Paragraphs>4</Paragraphs>
  <ScaleCrop>false</ScaleCrop>
  <Company/>
  <LinksUpToDate>false</LinksUpToDate>
  <CharactersWithSpaces>2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li Weissberger</dc:creator>
  <cp:keywords/>
  <dc:description/>
  <cp:lastModifiedBy>Gali Weissberger</cp:lastModifiedBy>
  <cp:revision>1</cp:revision>
  <dcterms:created xsi:type="dcterms:W3CDTF">2023-06-20T15:08:00Z</dcterms:created>
  <dcterms:modified xsi:type="dcterms:W3CDTF">2023-06-20T15:09:00Z</dcterms:modified>
</cp:coreProperties>
</file>